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6F3302">
      <w:pPr>
        <w:jc w:val="center"/>
      </w:pPr>
      <w:r>
        <w:t>Full Title of Your Paper Here</w:t>
      </w:r>
    </w:p>
    <w:p w:rsidR="002A2A03" w:rsidRDefault="006F3302">
      <w:pPr>
        <w:jc w:val="center"/>
      </w:pPr>
      <w:r>
        <w:t>Your Name  (First M. Last)</w:t>
      </w:r>
    </w:p>
    <w:p w:rsidR="002A2A03" w:rsidRDefault="006F3302">
      <w:pPr>
        <w:jc w:val="center"/>
      </w:pPr>
      <w:r>
        <w:t>School or Institution Name (University at Place or Town, State)</w:t>
      </w: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D35DD6" w:rsidRDefault="00D35DD6" w:rsidP="00D35DD6">
      <w:pPr>
        <w:ind w:firstLine="0"/>
      </w:pPr>
    </w:p>
    <w:p w:rsidR="00EB26FE" w:rsidRPr="00114310" w:rsidRDefault="006F3302" w:rsidP="00D35DD6">
      <w:pPr>
        <w:ind w:left="2160"/>
        <w:rPr>
          <w:b/>
        </w:rPr>
      </w:pPr>
      <w:r w:rsidRPr="00114310">
        <w:rPr>
          <w:b/>
        </w:rPr>
        <w:lastRenderedPageBreak/>
        <w:t>Developmentally Appropriate Practice</w:t>
      </w:r>
    </w:p>
    <w:p w:rsidR="004B0BAB" w:rsidRDefault="006F3302" w:rsidP="007C7EBC">
      <w:pPr>
        <w:ind w:firstLine="0"/>
      </w:pPr>
      <w:r>
        <w:tab/>
        <w:t>The framework of Developmentally Appropriate</w:t>
      </w:r>
      <w:r w:rsidR="004E53BB">
        <w:t xml:space="preserve"> Practice</w:t>
      </w:r>
      <w:r w:rsidR="003E1B73">
        <w:t xml:space="preserve"> </w:t>
      </w:r>
      <w:r w:rsidR="004E53BB">
        <w:t xml:space="preserve">(DAP) </w:t>
      </w:r>
      <w:r w:rsidR="00056418">
        <w:t xml:space="preserve">strives to promote and sustain the optimal development and learning of children. </w:t>
      </w:r>
      <w:r w:rsidR="003E1B73">
        <w:t xml:space="preserve">The most significant aspect is the critical insight offered </w:t>
      </w:r>
      <w:r w:rsidR="00765599">
        <w:t>to the educators</w:t>
      </w:r>
      <w:r w:rsidR="003E1B73">
        <w:t xml:space="preserve">. Consequently, they establish excellent practices to deem each child as an individual, cultural and social context and the learning and development process. DAP lies at the very heart of the </w:t>
      </w:r>
      <w:r w:rsidR="0069278D">
        <w:t>fundamental resources of NAEYC.</w:t>
      </w:r>
      <w:r w:rsidR="00911D87">
        <w:t xml:space="preserve"> To discuss the personal </w:t>
      </w:r>
      <w:r w:rsidR="00CF512E">
        <w:t>perspective, the thought-provoking elements that resonated with me are listed as follows:</w:t>
      </w:r>
      <w:r w:rsidR="0056148E">
        <w:t xml:space="preserve"> </w:t>
      </w:r>
    </w:p>
    <w:p w:rsidR="007C7EBC" w:rsidRDefault="006F3302" w:rsidP="007C7EBC">
      <w:pPr>
        <w:ind w:firstLine="0"/>
      </w:pPr>
      <w:r>
        <w:t>1. T</w:t>
      </w:r>
      <w:r w:rsidR="0056148E">
        <w:t>he young children possess an entirely different learni</w:t>
      </w:r>
      <w:r>
        <w:t>ng process than other children</w:t>
      </w:r>
      <w:r w:rsidR="00C67D81">
        <w:t xml:space="preserve"> </w:t>
      </w:r>
      <w:r w:rsidR="0069278D">
        <w:t xml:space="preserve"> </w:t>
      </w:r>
    </w:p>
    <w:p w:rsidR="00D35DD6" w:rsidRDefault="006F3302" w:rsidP="00D35DD6">
      <w:pPr>
        <w:ind w:firstLine="0"/>
      </w:pPr>
      <w:r>
        <w:t xml:space="preserve">2. </w:t>
      </w:r>
      <w:r w:rsidR="003E7196">
        <w:t xml:space="preserve">The essence of DAP </w:t>
      </w:r>
      <w:r w:rsidR="00C0472E">
        <w:t xml:space="preserve">asserts the significance of the </w:t>
      </w:r>
      <w:r w:rsidR="007B0A0A">
        <w:t xml:space="preserve">impact of keeping children engaged in fun activities rather than imposing on them a strict order and schedule. </w:t>
      </w:r>
      <w:r w:rsidR="00FD4FF2">
        <w:t>In simple words, preschoolers can never learn and develop under demanding circumstances</w:t>
      </w:r>
      <w:r w:rsidR="00C8001C">
        <w:fldChar w:fldCharType="begin"/>
      </w:r>
      <w:r w:rsidR="00C8001C">
        <w:instrText xml:space="preserve"> ADDIN ZOTERO_ITEM CSL_CITATION {"citationID":"ai8MSkJi","properties":{"formattedCitation":"(\\uc0\\u8220{}Explaining Developmentally Appropriate Practice to Families | NAEYC,\\uc0\\u8221{} n.d.)","plainCitation":"(“Explaining Developmentally Appropriate Practice to Families | NAEYC,” n.d.)","noteIndex":0},"citationItems":[{"id":1974,"uris":["http://zotero.org/users/local/H8YOvGFC/items/F3SQ8KF2"],"uri":["http://zotero.org/users/local/H8YOvGFC/items/F3SQ8KF2"],"itemData":{"id":1974,"type":"webpage","title":"Explaining Developmentally Appropriate Practice to Families | NAEYC","URL":"https://www.naeyc.org/resources/pubs/tyc/dec2015/explaining-developmentally-appropriate-practice","accessed":{"date-parts":[["2019",2,4]]}}}],"schema":"https://github.com/citation-style-language/schema/raw/master/csl-citation.json"} </w:instrText>
      </w:r>
      <w:r w:rsidR="00C8001C">
        <w:fldChar w:fldCharType="separate"/>
      </w:r>
      <w:r w:rsidR="00C8001C" w:rsidRPr="00C8001C">
        <w:t>(“Explaining Developmentally Appropriate Practice to Families | NAEYC,” n.d.)</w:t>
      </w:r>
      <w:r w:rsidR="00C8001C">
        <w:fldChar w:fldCharType="end"/>
      </w:r>
      <w:r w:rsidR="00FD4FF2">
        <w:t xml:space="preserve">. </w:t>
      </w:r>
      <w:r w:rsidR="00553297">
        <w:t xml:space="preserve">They learn only when they desire to. Therefore, the key to enhancing their learning and development is shaping a comfortable and </w:t>
      </w:r>
      <w:r w:rsidR="00B92A3A">
        <w:t xml:space="preserve">efficient learning environment. </w:t>
      </w:r>
    </w:p>
    <w:p w:rsidR="00B92A3A" w:rsidRDefault="006F3302" w:rsidP="00D35DD6">
      <w:pPr>
        <w:ind w:firstLine="0"/>
      </w:pPr>
      <w:r>
        <w:tab/>
        <w:t xml:space="preserve">In addition, exploring the site offered valuable information and </w:t>
      </w:r>
      <w:r w:rsidR="00784F28">
        <w:t>strategic techniques to educate the preschoolers in a proficient manner</w:t>
      </w:r>
      <w:r w:rsidR="0074624F">
        <w:t>.</w:t>
      </w:r>
      <w:r w:rsidR="005C6224">
        <w:t xml:space="preserve"> </w:t>
      </w:r>
      <w:r w:rsidR="007B2E78">
        <w:t xml:space="preserve">The story shared </w:t>
      </w:r>
      <w:r w:rsidR="00CC168E">
        <w:t>by</w:t>
      </w:r>
      <w:r w:rsidR="007B2E78">
        <w:t xml:space="preserve"> personnel by how the Chinese culture made him habitual of eating with chopsticks is promising</w:t>
      </w:r>
      <w:r w:rsidR="00C8001C">
        <w:fldChar w:fldCharType="begin"/>
      </w:r>
      <w:r w:rsidR="00C8001C">
        <w:instrText xml:space="preserve"> ADDIN ZOTERO_ITEM CSL_CITATION {"citationID":"zA3Vh4Yj","properties":{"formattedCitation":"(\\uc0\\u8220{}Chopsticks or Forks: Contextualizing Developmentally Appropriate Practice in a Global Age | NAEYC,\\uc0\\u8221{} n.d.)","plainCitation":"(“Chopsticks or Forks: Contextualizing Developmentally Appropriate Practice in a Global Age | NAEYC,” n.d.)","noteIndex":0},"citationItems":[{"id":1972,"uris":["http://zotero.org/users/local/H8YOvGFC/items/H7S469IK"],"uri":["http://zotero.org/users/local/H8YOvGFC/items/H7S469IK"],"itemData":{"id":1972,"type":"webpage","title":"Chopsticks or Forks: Contextualizing Developmentally Appropriate Practice in a Global Age | NAEYC","URL":"https://www.naeyc.org/resources/blog/chopsticks-or-forks","accessed":{"date-parts":[["2019",2,4]]}}}],"schema":"https://github.com/citation-style-language/schema/raw/master/csl-citation.json"} </w:instrText>
      </w:r>
      <w:r w:rsidR="00C8001C">
        <w:fldChar w:fldCharType="separate"/>
      </w:r>
      <w:r w:rsidR="00C8001C" w:rsidRPr="00C8001C">
        <w:t>(“Chopsticks or Forks: Contextualizing Developmentally Appropriate Practice in a Global Age | NAEYC,” n.d.)</w:t>
      </w:r>
      <w:r w:rsidR="00C8001C">
        <w:fldChar w:fldCharType="end"/>
      </w:r>
      <w:r w:rsidR="007B2E78">
        <w:t xml:space="preserve">. The importance of the environment is highlighted in this </w:t>
      </w:r>
      <w:r w:rsidR="00CC168E">
        <w:t>framework</w:t>
      </w:r>
      <w:r w:rsidR="007B2E78">
        <w:t>.</w:t>
      </w:r>
      <w:r w:rsidR="00CC168E">
        <w:t xml:space="preserve"> It is deemed a potential tool. </w:t>
      </w:r>
      <w:r w:rsidR="00114310">
        <w:t xml:space="preserve">Furthermore, it is an imperative yardstick to excel in career </w:t>
      </w:r>
      <w:r w:rsidR="00DB2500">
        <w:t>to distinguish and recognize the experiences each child bring</w:t>
      </w:r>
      <w:r w:rsidR="00114310">
        <w:t>s to the learning community. It teaches me that the</w:t>
      </w:r>
      <w:r w:rsidR="00DB2500">
        <w:t xml:space="preserve"> art demands an ele</w:t>
      </w:r>
      <w:r w:rsidR="00A606D9">
        <w:t xml:space="preserve">vated and seasoned level of skillsets to disseminate the quality education in a critical manner. </w:t>
      </w:r>
      <w:r w:rsidR="00095EC5">
        <w:lastRenderedPageBreak/>
        <w:t xml:space="preserve">To conclude, NAEYC has advanced to promote the learning techniques and has </w:t>
      </w:r>
      <w:r w:rsidR="00001EC1">
        <w:t xml:space="preserve">successfully contributed to the enhanced mechanism of teaching for the educators in true latter and spirits. </w:t>
      </w:r>
      <w:r w:rsidR="00DB2500">
        <w:t xml:space="preserve"> </w:t>
      </w: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D35DD6" w:rsidRDefault="00D35DD6">
      <w:pPr>
        <w:pStyle w:val="Title"/>
      </w:pPr>
    </w:p>
    <w:p w:rsidR="002A2A03" w:rsidRDefault="006F3302">
      <w:pPr>
        <w:pStyle w:val="Title"/>
      </w:pPr>
      <w:r>
        <w:lastRenderedPageBreak/>
        <w:t>References</w:t>
      </w:r>
    </w:p>
    <w:p w:rsidR="00C8001C" w:rsidRPr="00C8001C" w:rsidRDefault="006F3302" w:rsidP="00C8001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8001C">
        <w:t>Chopsticks or Forks: Contextualizing Developmentally Appropriate Practice in a Global Age | NAEYC. (n.d.). Retrieved February 4, 2019, from https://www.naeyc.org/resources/blog/chopsticks-or-forks</w:t>
      </w:r>
    </w:p>
    <w:p w:rsidR="00C8001C" w:rsidRPr="00C8001C" w:rsidRDefault="006F3302" w:rsidP="00C8001C">
      <w:pPr>
        <w:pStyle w:val="Bibliography"/>
      </w:pPr>
      <w:r w:rsidRPr="00C8001C">
        <w:t>Explaining Developmentally Appropriate Practice to Families</w:t>
      </w:r>
      <w:r w:rsidRPr="00C8001C">
        <w:t xml:space="preserve"> | NAEYC. (n.d.). Retrieved February 4, 2019, from https://www.naeyc.org/resources/pubs/tyc/dec2015/explaining-developmentally-appropriate-practice</w:t>
      </w:r>
    </w:p>
    <w:p w:rsidR="002A2A03" w:rsidRDefault="006F3302">
      <w:pPr>
        <w:ind w:left="720" w:hanging="720"/>
      </w:pPr>
      <w:r>
        <w:fldChar w:fldCharType="end"/>
      </w:r>
    </w:p>
    <w:sectPr w:rsidR="002A2A03">
      <w:headerReference w:type="even" r:id="rId7"/>
      <w:headerReference w:type="default" r:id="rId8"/>
      <w:headerReference w:type="first" r:id="rId9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F3302" w:rsidRDefault="006F3302">
      <w:pPr>
        <w:spacing w:line="240" w:lineRule="auto"/>
      </w:pPr>
      <w:r>
        <w:separator/>
      </w:r>
    </w:p>
  </w:endnote>
  <w:endnote w:type="continuationSeparator" w:id="0">
    <w:p w:rsidR="006F3302" w:rsidRDefault="006F330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F3302" w:rsidRDefault="006F3302">
      <w:pPr>
        <w:spacing w:line="240" w:lineRule="auto"/>
      </w:pPr>
      <w:r>
        <w:separator/>
      </w:r>
    </w:p>
  </w:footnote>
  <w:footnote w:type="continuationSeparator" w:id="0">
    <w:p w:rsidR="006F3302" w:rsidRDefault="006F330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6F330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6F330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62E4C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6F3302">
    <w:pPr>
      <w:pStyle w:val="Header"/>
      <w:ind w:right="360" w:firstLine="0"/>
    </w:pPr>
    <w:r>
      <w:t>DEVELOPMENTAL</w:t>
    </w:r>
    <w:r>
      <w:t>LY APPROPRIATE PRACTICE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6F330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62E4C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6F3302">
    <w:pPr>
      <w:ind w:right="360" w:firstLine="0"/>
    </w:pPr>
    <w:r>
      <w:t>Running h</w:t>
    </w:r>
    <w:r w:rsidR="00D35DD6">
      <w:t>ead: DEVELOPMENTALLY APPROPRIATE PRACTICE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1EC1"/>
    <w:rsid w:val="0000793A"/>
    <w:rsid w:val="00056418"/>
    <w:rsid w:val="00062E4C"/>
    <w:rsid w:val="00093EA6"/>
    <w:rsid w:val="00095EC5"/>
    <w:rsid w:val="000B0A32"/>
    <w:rsid w:val="00114310"/>
    <w:rsid w:val="00133FF2"/>
    <w:rsid w:val="001A0A79"/>
    <w:rsid w:val="001B7F8F"/>
    <w:rsid w:val="001F4D42"/>
    <w:rsid w:val="002A2A03"/>
    <w:rsid w:val="00391763"/>
    <w:rsid w:val="003E1B73"/>
    <w:rsid w:val="003E7196"/>
    <w:rsid w:val="004B0BAB"/>
    <w:rsid w:val="004E53BB"/>
    <w:rsid w:val="00553297"/>
    <w:rsid w:val="0056148E"/>
    <w:rsid w:val="005C6224"/>
    <w:rsid w:val="005F5456"/>
    <w:rsid w:val="005F5B64"/>
    <w:rsid w:val="00631FA5"/>
    <w:rsid w:val="0069278D"/>
    <w:rsid w:val="006F3302"/>
    <w:rsid w:val="0074624F"/>
    <w:rsid w:val="00765599"/>
    <w:rsid w:val="00784F28"/>
    <w:rsid w:val="007B0A0A"/>
    <w:rsid w:val="007B2E78"/>
    <w:rsid w:val="007C7EBC"/>
    <w:rsid w:val="00911D87"/>
    <w:rsid w:val="00937386"/>
    <w:rsid w:val="009C39F3"/>
    <w:rsid w:val="00A606D9"/>
    <w:rsid w:val="00B92A3A"/>
    <w:rsid w:val="00C0472E"/>
    <w:rsid w:val="00C67138"/>
    <w:rsid w:val="00C67D81"/>
    <w:rsid w:val="00C8001C"/>
    <w:rsid w:val="00CC168E"/>
    <w:rsid w:val="00CF29F0"/>
    <w:rsid w:val="00CF512E"/>
    <w:rsid w:val="00D35DD6"/>
    <w:rsid w:val="00DB2500"/>
    <w:rsid w:val="00EB26FE"/>
    <w:rsid w:val="00F21A8D"/>
    <w:rsid w:val="00F57E11"/>
    <w:rsid w:val="00FD4F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C8001C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C8001C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67</Words>
  <Characters>3804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4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2-04T07:23:00Z</dcterms:created>
  <dcterms:modified xsi:type="dcterms:W3CDTF">2019-02-04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My4jmlv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